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677F3B" w14:textId="77777777" w:rsidR="002F19BD" w:rsidRDefault="002F19BD" w:rsidP="00786AA9">
      <w:pPr>
        <w:spacing w:after="0" w:line="480" w:lineRule="auto"/>
        <w:rPr>
          <w:rFonts w:cs="Times New Roman"/>
          <w:szCs w:val="24"/>
        </w:rPr>
      </w:pPr>
    </w:p>
    <w:p w14:paraId="1388F1A6" w14:textId="77777777" w:rsidR="002F19BD" w:rsidRDefault="002F19BD" w:rsidP="00786AA9">
      <w:pPr>
        <w:spacing w:after="0" w:line="480" w:lineRule="auto"/>
        <w:jc w:val="center"/>
        <w:rPr>
          <w:rFonts w:cs="Times New Roman"/>
          <w:szCs w:val="24"/>
        </w:rPr>
      </w:pPr>
    </w:p>
    <w:p w14:paraId="07AB207C" w14:textId="77777777" w:rsidR="002F19BD" w:rsidRDefault="002F19BD" w:rsidP="00786AA9">
      <w:pPr>
        <w:spacing w:after="0" w:line="480" w:lineRule="auto"/>
        <w:jc w:val="center"/>
        <w:rPr>
          <w:rFonts w:cs="Times New Roman"/>
          <w:szCs w:val="24"/>
        </w:rPr>
      </w:pPr>
    </w:p>
    <w:p w14:paraId="4B09EAD8" w14:textId="77777777" w:rsidR="002F19BD" w:rsidRDefault="002F19BD" w:rsidP="00786AA9">
      <w:pPr>
        <w:spacing w:after="0" w:line="480" w:lineRule="auto"/>
        <w:jc w:val="center"/>
        <w:rPr>
          <w:rFonts w:cs="Times New Roman"/>
          <w:szCs w:val="24"/>
        </w:rPr>
      </w:pPr>
    </w:p>
    <w:p w14:paraId="56834A57" w14:textId="77777777" w:rsidR="002F19BD" w:rsidRDefault="002F19BD" w:rsidP="00786AA9">
      <w:pPr>
        <w:spacing w:after="0" w:line="480" w:lineRule="auto"/>
        <w:jc w:val="center"/>
        <w:rPr>
          <w:rFonts w:cs="Times New Roman"/>
          <w:szCs w:val="24"/>
        </w:rPr>
      </w:pPr>
    </w:p>
    <w:p w14:paraId="05C7DEB3" w14:textId="77777777" w:rsidR="002F19BD" w:rsidRDefault="002F19BD" w:rsidP="00786AA9">
      <w:pPr>
        <w:spacing w:after="0" w:line="480" w:lineRule="auto"/>
        <w:jc w:val="center"/>
        <w:rPr>
          <w:rFonts w:cs="Times New Roman"/>
          <w:szCs w:val="24"/>
        </w:rPr>
      </w:pPr>
    </w:p>
    <w:p w14:paraId="5FB72C80" w14:textId="77777777" w:rsidR="002F19BD" w:rsidRDefault="002F19BD" w:rsidP="00786AA9">
      <w:pPr>
        <w:spacing w:after="0" w:line="480" w:lineRule="auto"/>
        <w:jc w:val="center"/>
        <w:rPr>
          <w:rFonts w:cs="Times New Roman"/>
          <w:szCs w:val="24"/>
        </w:rPr>
      </w:pPr>
    </w:p>
    <w:p w14:paraId="1133228A" w14:textId="77777777" w:rsidR="002F19BD" w:rsidRDefault="002F19BD" w:rsidP="00786AA9">
      <w:pPr>
        <w:spacing w:after="0" w:line="480" w:lineRule="auto"/>
        <w:jc w:val="center"/>
        <w:rPr>
          <w:rFonts w:cs="Times New Roman"/>
          <w:szCs w:val="24"/>
        </w:rPr>
      </w:pPr>
    </w:p>
    <w:p w14:paraId="71C0BB28" w14:textId="77777777" w:rsidR="002F19BD" w:rsidRDefault="002F19BD" w:rsidP="00786AA9">
      <w:pPr>
        <w:spacing w:after="0" w:line="480" w:lineRule="auto"/>
        <w:jc w:val="center"/>
        <w:rPr>
          <w:rFonts w:cs="Times New Roman"/>
          <w:szCs w:val="24"/>
        </w:rPr>
      </w:pPr>
      <w:r>
        <w:rPr>
          <w:rFonts w:cs="Times New Roman"/>
          <w:szCs w:val="24"/>
        </w:rPr>
        <w:t>DB 2</w:t>
      </w:r>
    </w:p>
    <w:p w14:paraId="09D8E220" w14:textId="77777777" w:rsidR="002F19BD" w:rsidRDefault="002F19BD" w:rsidP="00786AA9">
      <w:pPr>
        <w:spacing w:after="0" w:line="480" w:lineRule="auto"/>
        <w:jc w:val="center"/>
        <w:rPr>
          <w:rFonts w:cs="Times New Roman"/>
          <w:szCs w:val="24"/>
        </w:rPr>
      </w:pPr>
      <w:r>
        <w:rPr>
          <w:rFonts w:cs="Times New Roman"/>
          <w:szCs w:val="24"/>
        </w:rPr>
        <w:t>[Name of the Writer]</w:t>
      </w:r>
    </w:p>
    <w:p w14:paraId="60678B03" w14:textId="77777777" w:rsidR="002F19BD" w:rsidRPr="0008177B" w:rsidRDefault="002F19BD" w:rsidP="00786AA9">
      <w:pPr>
        <w:spacing w:after="0" w:line="480" w:lineRule="auto"/>
        <w:jc w:val="center"/>
        <w:rPr>
          <w:rFonts w:cs="Times New Roman"/>
          <w:szCs w:val="24"/>
        </w:rPr>
      </w:pPr>
      <w:r>
        <w:rPr>
          <w:rFonts w:cs="Times New Roman"/>
          <w:szCs w:val="24"/>
        </w:rPr>
        <w:t>[Name of the Institution]</w:t>
      </w:r>
    </w:p>
    <w:p w14:paraId="7F4CE46D" w14:textId="77777777" w:rsidR="002F19BD" w:rsidRDefault="002F19BD" w:rsidP="00786AA9">
      <w:pPr>
        <w:spacing w:line="480" w:lineRule="auto"/>
      </w:pPr>
      <w:r>
        <w:br w:type="page"/>
      </w:r>
    </w:p>
    <w:p w14:paraId="43E430D8" w14:textId="77777777" w:rsidR="00C15D99" w:rsidRDefault="00C15D99" w:rsidP="00786AA9">
      <w:pPr>
        <w:spacing w:line="480" w:lineRule="auto"/>
        <w:jc w:val="center"/>
      </w:pPr>
      <w:r>
        <w:lastRenderedPageBreak/>
        <w:t>DB 2</w:t>
      </w:r>
    </w:p>
    <w:p w14:paraId="2432A311" w14:textId="37B7AA4B" w:rsidR="004E5DC9" w:rsidRDefault="004E5DC9" w:rsidP="00786AA9">
      <w:pPr>
        <w:spacing w:line="480" w:lineRule="auto"/>
      </w:pPr>
      <w:r>
        <w:tab/>
      </w:r>
      <w:r w:rsidR="00922A9C">
        <w:t>M</w:t>
      </w:r>
      <w:r w:rsidR="00717D55">
        <w:t>ental</w:t>
      </w:r>
      <w:r>
        <w:t xml:space="preserve"> </w:t>
      </w:r>
      <w:r w:rsidR="00052F4E">
        <w:t>health</w:t>
      </w:r>
      <w:r>
        <w:t xml:space="preserve"> is a very important aspect of any human’s </w:t>
      </w:r>
      <w:r w:rsidR="00052F4E">
        <w:t>health</w:t>
      </w:r>
      <w:r>
        <w:t>. A person should not only take care of his or her physical fitness but also their mental well-being as well. J</w:t>
      </w:r>
      <w:r w:rsidR="00030A29">
        <w:t xml:space="preserve">ust like an individual may fall </w:t>
      </w:r>
      <w:r w:rsidR="00E9739E">
        <w:t>prey to any physical ailment</w:t>
      </w:r>
      <w:r w:rsidR="00030A29">
        <w:t xml:space="preserve">, in a similar manner, mental illnesses can also harm the </w:t>
      </w:r>
      <w:r w:rsidR="00922A9C">
        <w:t>overall</w:t>
      </w:r>
      <w:r w:rsidR="00030A29">
        <w:t xml:space="preserve"> </w:t>
      </w:r>
      <w:r w:rsidR="00F31DF4">
        <w:t>health of a person. In fact</w:t>
      </w:r>
      <w:r w:rsidR="00E9739E">
        <w:t>,</w:t>
      </w:r>
      <w:r w:rsidR="00F31DF4">
        <w:t xml:space="preserve"> both sides of </w:t>
      </w:r>
      <w:r w:rsidR="00E9739E">
        <w:t xml:space="preserve">the </w:t>
      </w:r>
      <w:r w:rsidR="00F31DF4">
        <w:t xml:space="preserve">story are inter-connected, if </w:t>
      </w:r>
      <w:r w:rsidR="005B5843">
        <w:t xml:space="preserve">a person is suffering </w:t>
      </w:r>
      <w:r w:rsidR="00922A9C">
        <w:t>from</w:t>
      </w:r>
      <w:r w:rsidR="00786AA9">
        <w:t xml:space="preserve"> some physi</w:t>
      </w:r>
      <w:r w:rsidR="005B5843">
        <w:t xml:space="preserve">cal ailment, he or she will have </w:t>
      </w:r>
      <w:r w:rsidR="00BD0876">
        <w:t>naturally have mental disturbance and vice versa</w:t>
      </w:r>
      <w:r w:rsidR="00585CA2">
        <w:t xml:space="preserve">. </w:t>
      </w:r>
    </w:p>
    <w:p w14:paraId="45A6796D" w14:textId="77777777" w:rsidR="00C15D99" w:rsidRDefault="006D496C" w:rsidP="00786AA9">
      <w:pPr>
        <w:spacing w:line="480" w:lineRule="auto"/>
      </w:pPr>
      <w:r>
        <w:tab/>
        <w:t>However, the sad part is that mental illness or issues are highly underrated.</w:t>
      </w:r>
      <w:r w:rsidR="00922A9C">
        <w:t xml:space="preserve"> In fact</w:t>
      </w:r>
      <w:r w:rsidR="00E9739E">
        <w:t>,</w:t>
      </w:r>
      <w:r w:rsidR="00922A9C">
        <w:t xml:space="preserve"> the mental issues are not only underrated and </w:t>
      </w:r>
      <w:r w:rsidR="005300C4">
        <w:t>underestimated but also greatly stigmatized</w:t>
      </w:r>
      <w:r w:rsidR="00E9739E">
        <w:t xml:space="preserve"> </w:t>
      </w:r>
      <w:r w:rsidR="00E9739E">
        <w:fldChar w:fldCharType="begin"/>
      </w:r>
      <w:r w:rsidR="00E9739E">
        <w:instrText xml:space="preserve"> ADDIN ZOTERO_ITEM CSL_CITATION {"citationID":"n10vjOBW","properties":{"formattedCitation":"({\\i{}Breaking the Stigma and Shame of Mental Illness | Kitty Westin | TEDxFargo}, n.d.)","plainCitation":"(Breaking the Stigma and Shame of Mental Illness | Kitty Westin | TEDxFargo, n.d.)","noteIndex":0},"citationItems":[{"id":49,"uris":["http://zotero.org/users/local/aDSOzgCJ/items/VVDRADWG"],"uri":["http://zotero.org/users/local/aDSOzgCJ/items/VVDRADWG"],"itemData":{"id":49,"type":"motion_picture","abstract":"Suicide leads to over 44,000 deaths each year in the U.S. Stigma against people with mental illness is a major contributor to this unacceptably high mortality rate. Kitty uses heartbreaking true stories and scientific facts to help the audience understand ways to challenge their thinking and join the fight to reduce stigma and shame. Kitty Westin, a licensed psychologist, founded the Anna Westin Foundation (now known as The Emily Program Foundation) following the death from anorexia of her daughter, Anna, in 2000. Soon after Anna’s death the foundation opened Minnesota’s first residential treatment program for eating disorders; The Anna Westin House. Kitty is an advocate for people affected by eating disorders and has become a nationally and internationally recognized authority on the impact mental illness has on individuals, their families and the community.  This talk was given at a TEDx event using the TED conference format but independently organized by a local community. Learn more at https://www.ted.com/tedx","dimensions":"10:25","source":"YouTube","title":"Breaking the Stigma and Shame of Mental Illness | Kitty Westin | TEDxFargo","URL":"https://www.youtube.com/watch?v=OsRF8xGgbPA","accessed":{"date-parts":[["2020",1,30]]}}}],"schema":"https://github.com/citation-style-language/schema/raw/master/csl-citation.json"} </w:instrText>
      </w:r>
      <w:r w:rsidR="00E9739E">
        <w:fldChar w:fldCharType="separate"/>
      </w:r>
      <w:r w:rsidR="00E9739E" w:rsidRPr="00E9739E">
        <w:rPr>
          <w:rFonts w:cs="Times New Roman"/>
          <w:szCs w:val="24"/>
        </w:rPr>
        <w:t>(</w:t>
      </w:r>
      <w:r w:rsidR="00E9739E" w:rsidRPr="00E9739E">
        <w:rPr>
          <w:rFonts w:cs="Times New Roman"/>
          <w:i/>
          <w:iCs/>
          <w:szCs w:val="24"/>
        </w:rPr>
        <w:t>Breaking the Stigma and Shame of Mental Illness | Kitty Westin | TEDxFargo</w:t>
      </w:r>
      <w:r w:rsidR="00E9739E" w:rsidRPr="00E9739E">
        <w:rPr>
          <w:rFonts w:cs="Times New Roman"/>
          <w:szCs w:val="24"/>
        </w:rPr>
        <w:t>, n.d.)</w:t>
      </w:r>
      <w:r w:rsidR="00E9739E">
        <w:fldChar w:fldCharType="end"/>
      </w:r>
      <w:r w:rsidR="005300C4">
        <w:t xml:space="preserve">. </w:t>
      </w:r>
      <w:r>
        <w:t xml:space="preserve"> </w:t>
      </w:r>
      <w:r w:rsidR="00B606B2">
        <w:t xml:space="preserve">People </w:t>
      </w:r>
      <w:r w:rsidR="00052F4E">
        <w:t>sufferin</w:t>
      </w:r>
      <w:r w:rsidR="00E9739E">
        <w:t>g</w:t>
      </w:r>
      <w:r w:rsidR="00B606B2">
        <w:t xml:space="preserve"> from various mental illnesses are misunderstood and </w:t>
      </w:r>
      <w:r w:rsidR="00EA7B75">
        <w:t>even tagged with different names. Medical prac</w:t>
      </w:r>
      <w:r w:rsidR="00E9739E">
        <w:t>ti</w:t>
      </w:r>
      <w:r w:rsidR="00EA7B75">
        <w:t xml:space="preserve">tioners and mental health </w:t>
      </w:r>
      <w:r w:rsidR="00F32040">
        <w:t xml:space="preserve">professionals play a very vital role in this scenario. </w:t>
      </w:r>
      <w:r w:rsidR="00C15D99">
        <w:t>It is said that “</w:t>
      </w:r>
      <w:r w:rsidR="00C15D99" w:rsidRPr="00C15D99">
        <w:t>Community mental health and medical humanities benefit from the efforts of community psychiatry and mental health (primary) care.</w:t>
      </w:r>
      <w:r w:rsidR="004E5DC9">
        <w:t>”</w:t>
      </w:r>
      <w:r w:rsidR="00A01D1C">
        <w:t xml:space="preserve"> I think this statement is absolutely </w:t>
      </w:r>
      <w:r w:rsidR="00F32040">
        <w:t>true</w:t>
      </w:r>
      <w:r w:rsidR="00A01D1C">
        <w:t xml:space="preserve"> and stands to be valid to a great extent. </w:t>
      </w:r>
    </w:p>
    <w:p w14:paraId="1E8D118F" w14:textId="2EFB9D79" w:rsidR="00E9739E" w:rsidRDefault="00F32040" w:rsidP="00786AA9">
      <w:pPr>
        <w:spacing w:line="480" w:lineRule="auto"/>
      </w:pPr>
      <w:r>
        <w:tab/>
        <w:t>A medical health practi</w:t>
      </w:r>
      <w:r w:rsidR="004C28AD">
        <w:t>ti</w:t>
      </w:r>
      <w:r>
        <w:t>oner, a doctor or a mental health</w:t>
      </w:r>
      <w:r w:rsidR="00B43CAB">
        <w:t xml:space="preserve"> specialist play</w:t>
      </w:r>
      <w:r w:rsidR="00E9739E">
        <w:t>s</w:t>
      </w:r>
      <w:r w:rsidR="00B43CAB">
        <w:t xml:space="preserve"> a great role in shaping up the </w:t>
      </w:r>
      <w:r w:rsidR="00AA07D2">
        <w:t xml:space="preserve">perception of the </w:t>
      </w:r>
      <w:r w:rsidR="002B1CAC">
        <w:t>society</w:t>
      </w:r>
      <w:r w:rsidR="00AA07D2">
        <w:t xml:space="preserve"> </w:t>
      </w:r>
      <w:r w:rsidR="002B1CAC">
        <w:t xml:space="preserve">regarding a specific </w:t>
      </w:r>
      <w:r w:rsidR="001B32DA">
        <w:t xml:space="preserve">disease, especially mental disorders. If the mental health specialist or the </w:t>
      </w:r>
      <w:r w:rsidR="00BC2FF2">
        <w:t xml:space="preserve">psychologist </w:t>
      </w:r>
      <w:r w:rsidR="00751A02">
        <w:t>encourages</w:t>
      </w:r>
      <w:r w:rsidR="00A05D50">
        <w:t xml:space="preserve"> the patien</w:t>
      </w:r>
      <w:r w:rsidR="00E0076E">
        <w:t>t in the under</w:t>
      </w:r>
      <w:r w:rsidR="009E0F4C">
        <w:t>standing of the disease, the patient can recover much faster</w:t>
      </w:r>
      <w:r w:rsidR="00E9739E">
        <w:t xml:space="preserve"> </w:t>
      </w:r>
      <w:r w:rsidR="00E9739E">
        <w:fldChar w:fldCharType="begin"/>
      </w:r>
      <w:r w:rsidR="00E9739E">
        <w:instrText xml:space="preserve"> ADDIN ZOTERO_ITEM CSL_CITATION {"citationID":"N5237Kak","properties":{"formattedCitation":"(Lewis, n.d.)","plainCitation":"(Lewis, n.d.)","noteIndex":0},"citationItems":[{"id":50,"uris":["http://zotero.org/users/local/aDSOzgCJ/items/2XCTCYEC"],"uri":["http://zotero.org/users/local/aDSOzgCJ/items/2XCTCYEC"],"itemData":{"id":50,"type":"article-journal","abstract":"Narrating Our Sadness with a Little Help from Humanities","language":"en","source":"www.academia.edu","title":"Narrating Our Sadness with a Little Help from Humanities","URL":"https://www.academia.edu/19962483/Narrating_Our_Sadness_with_a_Little_Help_from_Humanities","author":[{"family":"Lewis","given":"Bradley"}],"accessed":{"date-parts":[["2020",1,30]]}}}],"schema":"https://github.com/citation-style-language/schema/raw/master/csl-citation.json"} </w:instrText>
      </w:r>
      <w:r w:rsidR="00E9739E">
        <w:fldChar w:fldCharType="separate"/>
      </w:r>
      <w:r w:rsidR="00E9739E" w:rsidRPr="00E9739E">
        <w:rPr>
          <w:rFonts w:cs="Times New Roman"/>
        </w:rPr>
        <w:t>(Lewis, n.d.)</w:t>
      </w:r>
      <w:r w:rsidR="00E9739E">
        <w:fldChar w:fldCharType="end"/>
      </w:r>
      <w:r w:rsidR="009E0F4C">
        <w:t xml:space="preserve">. In addition </w:t>
      </w:r>
      <w:r w:rsidR="00903653">
        <w:t>to this, the</w:t>
      </w:r>
      <w:r w:rsidR="007303D0">
        <w:t>se</w:t>
      </w:r>
      <w:r w:rsidR="00903653">
        <w:t xml:space="preserve"> </w:t>
      </w:r>
      <w:r w:rsidR="007303D0">
        <w:t xml:space="preserve">professionals </w:t>
      </w:r>
      <w:r w:rsidR="00513385">
        <w:t>should play</w:t>
      </w:r>
      <w:r w:rsidR="00797475">
        <w:t xml:space="preserve"> a role in normalizing the concepts of menta</w:t>
      </w:r>
      <w:r w:rsidR="00A00E04">
        <w:t xml:space="preserve">l illnesses </w:t>
      </w:r>
      <w:r w:rsidR="002C3BB4">
        <w:t xml:space="preserve">so that people stop misunderstanding and </w:t>
      </w:r>
      <w:r w:rsidR="00513385">
        <w:t>stigmatizing mental illnesses</w:t>
      </w:r>
      <w:r w:rsidR="00AD514E">
        <w:t xml:space="preserve"> </w:t>
      </w:r>
      <w:r w:rsidR="00AD514E">
        <w:fldChar w:fldCharType="begin"/>
      </w:r>
      <w:r w:rsidR="00AD514E">
        <w:instrText xml:space="preserve"> ADDIN ZOTERO_ITEM CSL_CITATION {"citationID":"RRBJxfMX","properties":{"formattedCitation":"({\\i{}What is the impact of mental health-related stigma on help-seeking? A systematic review of quantitative and qualitative studies | Psychological Medicine | Cambridge Core}, n.d.)","plainCitation":"(What is the impact of mental health-related stigma on help-seeking? A systematic review of quantitative and qualitative studies | Psychological Medicine | Cambridge Core, n.d.)","noteIndex":0},"citationItems":[{"id":52,"uris":["http://zotero.org/users/local/aDSOzgCJ/items/Y7ZCIUVH"],"uri":["http://zotero.org/users/local/aDSOzgCJ/items/Y7ZCIUVH"],"itemData":{"id":52,"type":"webpage","title":"What is the impact of mental health-related stigma on help-seeking? A systematic review of quantitative and qualitative studies | Psychological Medicine | Cambridge Core","URL":"https://www.cambridge.org/core/journals/psychological-medicine/article/what-is-the-impact-of-mental-healthrelated-stigma-on-helpseeking-a-systematic-review-of-quantitative-and-qualitative-studies/E3FD6B42EE9815C4E26A6B84ED7BD3AE","accessed":{"date-parts":[["2020",1,30]]}}}],"schema":"https://github.com/citation-style-language/schema/raw/master/csl-citation.json"} </w:instrText>
      </w:r>
      <w:r w:rsidR="00AD514E">
        <w:fldChar w:fldCharType="separate"/>
      </w:r>
      <w:r w:rsidR="00AD514E" w:rsidRPr="00AD514E">
        <w:rPr>
          <w:rFonts w:cs="Times New Roman"/>
          <w:szCs w:val="24"/>
        </w:rPr>
        <w:t>(</w:t>
      </w:r>
      <w:r w:rsidR="00AD514E" w:rsidRPr="00AD514E">
        <w:rPr>
          <w:rFonts w:cs="Times New Roman"/>
          <w:i/>
          <w:iCs/>
          <w:szCs w:val="24"/>
        </w:rPr>
        <w:t>What is the impact of mental health-related stigma on help-seeking? A systematic review of quantitative and qualitative studies | Psychological Medicine | Cambridge Core</w:t>
      </w:r>
      <w:r w:rsidR="00AD514E" w:rsidRPr="00AD514E">
        <w:rPr>
          <w:rFonts w:cs="Times New Roman"/>
          <w:szCs w:val="24"/>
        </w:rPr>
        <w:t>, n.d.)</w:t>
      </w:r>
      <w:r w:rsidR="00AD514E">
        <w:fldChar w:fldCharType="end"/>
      </w:r>
      <w:r w:rsidR="00513385">
        <w:t xml:space="preserve">. </w:t>
      </w:r>
      <w:r w:rsidR="00796494">
        <w:t>Hopefully, it</w:t>
      </w:r>
      <w:r w:rsidR="00213855">
        <w:t xml:space="preserve"> will prove to be beneficial for the people suffering from various mental ill</w:t>
      </w:r>
      <w:r w:rsidR="004C28AD">
        <w:t xml:space="preserve">nesses and psychiatric issues </w:t>
      </w:r>
      <w:r w:rsidR="00742A53">
        <w:t xml:space="preserve">and </w:t>
      </w:r>
      <w:r w:rsidR="00AA07D2">
        <w:t>will</w:t>
      </w:r>
      <w:r w:rsidR="00742A53">
        <w:t xml:space="preserve"> help them in their quick recovery. </w:t>
      </w:r>
    </w:p>
    <w:p w14:paraId="24E74EF4" w14:textId="77777777" w:rsidR="00E9739E" w:rsidRDefault="00E9739E" w:rsidP="00786AA9">
      <w:pPr>
        <w:spacing w:line="480" w:lineRule="auto"/>
      </w:pPr>
      <w:r>
        <w:br w:type="page"/>
      </w:r>
    </w:p>
    <w:p w14:paraId="58CC9C5D" w14:textId="77777777" w:rsidR="00213855" w:rsidRDefault="00E9739E" w:rsidP="00786AA9">
      <w:pPr>
        <w:spacing w:line="480" w:lineRule="auto"/>
        <w:jc w:val="center"/>
        <w:rPr>
          <w:b/>
        </w:rPr>
      </w:pPr>
      <w:r w:rsidRPr="00E9739E">
        <w:rPr>
          <w:b/>
        </w:rPr>
        <w:t>References</w:t>
      </w:r>
    </w:p>
    <w:p w14:paraId="3C977EB1" w14:textId="77777777" w:rsidR="00E9739E" w:rsidRPr="00E9739E" w:rsidRDefault="00E9739E" w:rsidP="00786AA9">
      <w:pPr>
        <w:spacing w:line="480" w:lineRule="auto"/>
        <w:jc w:val="center"/>
        <w:rPr>
          <w:b/>
        </w:rPr>
      </w:pPr>
    </w:p>
    <w:p w14:paraId="4253A994" w14:textId="77777777" w:rsidR="00632593" w:rsidRPr="00632593" w:rsidRDefault="00E9739E" w:rsidP="00632593">
      <w:pPr>
        <w:pStyle w:val="Bibliography"/>
        <w:rPr>
          <w:rFonts w:cs="Times New Roman"/>
        </w:rPr>
      </w:pPr>
      <w:r>
        <w:fldChar w:fldCharType="begin"/>
      </w:r>
      <w:r w:rsidR="00632593">
        <w:instrText xml:space="preserve"> ADDIN ZOTERO_BIBL {"uncited":[],"omitted":[],"custom":[]} CSL_BIBLIOGRAPHY </w:instrText>
      </w:r>
      <w:r>
        <w:fldChar w:fldCharType="separate"/>
      </w:r>
      <w:r w:rsidR="00632593" w:rsidRPr="00632593">
        <w:rPr>
          <w:rFonts w:cs="Times New Roman"/>
          <w:i/>
          <w:iCs/>
        </w:rPr>
        <w:t>Breaking the Stigma and Shame of Mental Illness | Kitty Westin | TEDxFargo</w:t>
      </w:r>
      <w:r w:rsidR="00632593" w:rsidRPr="00632593">
        <w:rPr>
          <w:rFonts w:cs="Times New Roman"/>
        </w:rPr>
        <w:t>. (n.d.). Retrieved January 30, 2020, from https://www.youtube.com/watch?v=OsRF8xGgbPA</w:t>
      </w:r>
    </w:p>
    <w:p w14:paraId="1E9D6304" w14:textId="77777777" w:rsidR="00632593" w:rsidRPr="00632593" w:rsidRDefault="00632593" w:rsidP="00632593">
      <w:pPr>
        <w:pStyle w:val="Bibliography"/>
        <w:rPr>
          <w:rFonts w:cs="Times New Roman"/>
        </w:rPr>
      </w:pPr>
      <w:r w:rsidRPr="00632593">
        <w:rPr>
          <w:rFonts w:cs="Times New Roman"/>
        </w:rPr>
        <w:t xml:space="preserve">Lewis, B. (n.d.). </w:t>
      </w:r>
      <w:r w:rsidRPr="00632593">
        <w:rPr>
          <w:rFonts w:cs="Times New Roman"/>
          <w:i/>
          <w:iCs/>
        </w:rPr>
        <w:t>Narrating Our Sadness with a Little Help from Humanities</w:t>
      </w:r>
      <w:r w:rsidRPr="00632593">
        <w:rPr>
          <w:rFonts w:cs="Times New Roman"/>
        </w:rPr>
        <w:t>. Retrieved January 30, 2020, from https://www.academia.edu/19962483/Narrating_Our_Sadness_with_a_Little_Help_from_Humanities</w:t>
      </w:r>
    </w:p>
    <w:p w14:paraId="16EC5889" w14:textId="77777777" w:rsidR="00632593" w:rsidRPr="00632593" w:rsidRDefault="00632593" w:rsidP="00632593">
      <w:pPr>
        <w:pStyle w:val="Bibliography"/>
        <w:rPr>
          <w:rFonts w:cs="Times New Roman"/>
        </w:rPr>
      </w:pPr>
      <w:r w:rsidRPr="00632593">
        <w:rPr>
          <w:rFonts w:cs="Times New Roman"/>
          <w:i/>
          <w:iCs/>
        </w:rPr>
        <w:t>What is the impact of mental health-related stigma on help-seeking? A systematic review of quantitative and qualitative studies | Psychological Medicine | Cambridge Core</w:t>
      </w:r>
      <w:r w:rsidRPr="00632593">
        <w:rPr>
          <w:rFonts w:cs="Times New Roman"/>
        </w:rPr>
        <w:t>. (n.d.). Retrieved January 30, 2020, from https://www.cambridge.org/core/journals/psychological-medicine/article/what-is-the-impact-of-mental-healthrelated-stigma-on-helpseeking-a-systematic-review-of-quantitative-and-qualitative-studies/E3FD6B42EE9815C4E26A6B84ED7BD3AE</w:t>
      </w:r>
    </w:p>
    <w:p w14:paraId="5AF97042" w14:textId="040D4F92" w:rsidR="00E9739E" w:rsidRDefault="00E9739E" w:rsidP="00786AA9">
      <w:pPr>
        <w:spacing w:line="480" w:lineRule="auto"/>
        <w:jc w:val="center"/>
      </w:pPr>
      <w:r>
        <w:fldChar w:fldCharType="end"/>
      </w:r>
      <w:bookmarkStart w:id="0" w:name="_GoBack"/>
      <w:bookmarkEnd w:id="0"/>
    </w:p>
    <w:sectPr w:rsidR="00E9739E" w:rsidSect="002F19BD">
      <w:headerReference w:type="default" r:id="rId6"/>
      <w:headerReference w:type="first" r:id="rId7"/>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AF0126" w16cid:durableId="21DC67B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48BF6F" w14:textId="77777777" w:rsidR="008167C5" w:rsidRDefault="008167C5" w:rsidP="002F19BD">
      <w:pPr>
        <w:spacing w:after="0" w:line="240" w:lineRule="auto"/>
      </w:pPr>
      <w:r>
        <w:separator/>
      </w:r>
    </w:p>
  </w:endnote>
  <w:endnote w:type="continuationSeparator" w:id="0">
    <w:p w14:paraId="3B7625F8" w14:textId="77777777" w:rsidR="008167C5" w:rsidRDefault="008167C5" w:rsidP="002F1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772634" w14:textId="77777777" w:rsidR="008167C5" w:rsidRDefault="008167C5" w:rsidP="002F19BD">
      <w:pPr>
        <w:spacing w:after="0" w:line="240" w:lineRule="auto"/>
      </w:pPr>
      <w:r>
        <w:separator/>
      </w:r>
    </w:p>
  </w:footnote>
  <w:footnote w:type="continuationSeparator" w:id="0">
    <w:p w14:paraId="148162C6" w14:textId="77777777" w:rsidR="008167C5" w:rsidRDefault="008167C5" w:rsidP="002F19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CC51DD" w14:textId="77777777" w:rsidR="002F19BD" w:rsidRDefault="002F19BD">
    <w:pPr>
      <w:pStyle w:val="Header"/>
      <w:jc w:val="right"/>
    </w:pPr>
    <w:r>
      <w:t xml:space="preserve">HEALTHCARE AND NURSING </w:t>
    </w:r>
    <w:r>
      <w:tab/>
    </w:r>
    <w:r>
      <w:tab/>
    </w:r>
    <w:sdt>
      <w:sdtPr>
        <w:id w:val="-69577277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A244DC">
          <w:rPr>
            <w:noProof/>
          </w:rPr>
          <w:t>4</w:t>
        </w:r>
        <w:r>
          <w:rPr>
            <w:noProof/>
          </w:rPr>
          <w:fldChar w:fldCharType="end"/>
        </w:r>
      </w:sdtContent>
    </w:sdt>
  </w:p>
  <w:p w14:paraId="7F6D8231" w14:textId="77777777" w:rsidR="002F19BD" w:rsidRDefault="002F19B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CF085" w14:textId="77777777" w:rsidR="002F19BD" w:rsidRDefault="002F19BD">
    <w:pPr>
      <w:pStyle w:val="Header"/>
      <w:jc w:val="right"/>
    </w:pPr>
    <w:r>
      <w:t>Running Head: HEALTHCARE AND NURSING</w:t>
    </w:r>
    <w:r>
      <w:tab/>
    </w:r>
    <w:sdt>
      <w:sdtPr>
        <w:id w:val="67569452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8167C5">
          <w:rPr>
            <w:noProof/>
          </w:rPr>
          <w:t>1</w:t>
        </w:r>
        <w:r>
          <w:rPr>
            <w:noProof/>
          </w:rPr>
          <w:fldChar w:fldCharType="end"/>
        </w:r>
      </w:sdtContent>
    </w:sdt>
  </w:p>
  <w:p w14:paraId="11A40DAA" w14:textId="77777777" w:rsidR="002F19BD" w:rsidRDefault="002F19B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EwsrA0szAzNjWysDBV0lEKTi0uzszPAykwrgUAyUXvCCwAAAA="/>
  </w:docVars>
  <w:rsids>
    <w:rsidRoot w:val="00893432"/>
    <w:rsid w:val="00030A29"/>
    <w:rsid w:val="00052F4E"/>
    <w:rsid w:val="001B32DA"/>
    <w:rsid w:val="00213855"/>
    <w:rsid w:val="0024360E"/>
    <w:rsid w:val="002733ED"/>
    <w:rsid w:val="002B1CAC"/>
    <w:rsid w:val="002C3BB4"/>
    <w:rsid w:val="002F19BD"/>
    <w:rsid w:val="003D20C7"/>
    <w:rsid w:val="004C28AD"/>
    <w:rsid w:val="004E5DC9"/>
    <w:rsid w:val="00513385"/>
    <w:rsid w:val="005300C4"/>
    <w:rsid w:val="00585CA2"/>
    <w:rsid w:val="005B5843"/>
    <w:rsid w:val="00632593"/>
    <w:rsid w:val="006D496C"/>
    <w:rsid w:val="00717D55"/>
    <w:rsid w:val="007303D0"/>
    <w:rsid w:val="00742A53"/>
    <w:rsid w:val="00751A02"/>
    <w:rsid w:val="00786AA9"/>
    <w:rsid w:val="00796494"/>
    <w:rsid w:val="00797475"/>
    <w:rsid w:val="007E65EA"/>
    <w:rsid w:val="008167C5"/>
    <w:rsid w:val="00893432"/>
    <w:rsid w:val="00903653"/>
    <w:rsid w:val="00922A9C"/>
    <w:rsid w:val="009E0F4C"/>
    <w:rsid w:val="00A00E04"/>
    <w:rsid w:val="00A01D1C"/>
    <w:rsid w:val="00A05D50"/>
    <w:rsid w:val="00A244DC"/>
    <w:rsid w:val="00A859CF"/>
    <w:rsid w:val="00AA07D2"/>
    <w:rsid w:val="00AD514E"/>
    <w:rsid w:val="00B43CAB"/>
    <w:rsid w:val="00B606B2"/>
    <w:rsid w:val="00BC2FF2"/>
    <w:rsid w:val="00BD0876"/>
    <w:rsid w:val="00C15D99"/>
    <w:rsid w:val="00D54E8E"/>
    <w:rsid w:val="00E0076E"/>
    <w:rsid w:val="00E9739E"/>
    <w:rsid w:val="00EA7B75"/>
    <w:rsid w:val="00F31DF4"/>
    <w:rsid w:val="00F320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B7241"/>
  <w15:chartTrackingRefBased/>
  <w15:docId w15:val="{DB82A4E9-7F33-479D-A35B-E303C5310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color w:val="000000" w:themeColor="text1"/>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1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9BD"/>
  </w:style>
  <w:style w:type="paragraph" w:styleId="Footer">
    <w:name w:val="footer"/>
    <w:basedOn w:val="Normal"/>
    <w:link w:val="FooterChar"/>
    <w:uiPriority w:val="99"/>
    <w:unhideWhenUsed/>
    <w:rsid w:val="002F1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9BD"/>
  </w:style>
  <w:style w:type="paragraph" w:styleId="Bibliography">
    <w:name w:val="Bibliography"/>
    <w:basedOn w:val="Normal"/>
    <w:next w:val="Normal"/>
    <w:uiPriority w:val="37"/>
    <w:unhideWhenUsed/>
    <w:rsid w:val="00E9739E"/>
    <w:pPr>
      <w:spacing w:after="0" w:line="480" w:lineRule="auto"/>
      <w:ind w:left="720" w:hanging="720"/>
    </w:pPr>
  </w:style>
  <w:style w:type="character" w:styleId="CommentReference">
    <w:name w:val="annotation reference"/>
    <w:basedOn w:val="DefaultParagraphFont"/>
    <w:uiPriority w:val="99"/>
    <w:semiHidden/>
    <w:unhideWhenUsed/>
    <w:rsid w:val="00717D55"/>
    <w:rPr>
      <w:sz w:val="16"/>
      <w:szCs w:val="16"/>
    </w:rPr>
  </w:style>
  <w:style w:type="paragraph" w:styleId="CommentText">
    <w:name w:val="annotation text"/>
    <w:basedOn w:val="Normal"/>
    <w:link w:val="CommentTextChar"/>
    <w:uiPriority w:val="99"/>
    <w:semiHidden/>
    <w:unhideWhenUsed/>
    <w:rsid w:val="00717D55"/>
    <w:pPr>
      <w:spacing w:line="240" w:lineRule="auto"/>
    </w:pPr>
    <w:rPr>
      <w:sz w:val="20"/>
      <w:szCs w:val="20"/>
    </w:rPr>
  </w:style>
  <w:style w:type="character" w:customStyle="1" w:styleId="CommentTextChar">
    <w:name w:val="Comment Text Char"/>
    <w:basedOn w:val="DefaultParagraphFont"/>
    <w:link w:val="CommentText"/>
    <w:uiPriority w:val="99"/>
    <w:semiHidden/>
    <w:rsid w:val="00717D55"/>
    <w:rPr>
      <w:sz w:val="20"/>
      <w:szCs w:val="20"/>
    </w:rPr>
  </w:style>
  <w:style w:type="paragraph" w:styleId="CommentSubject">
    <w:name w:val="annotation subject"/>
    <w:basedOn w:val="CommentText"/>
    <w:next w:val="CommentText"/>
    <w:link w:val="CommentSubjectChar"/>
    <w:uiPriority w:val="99"/>
    <w:semiHidden/>
    <w:unhideWhenUsed/>
    <w:rsid w:val="00717D55"/>
    <w:rPr>
      <w:b/>
      <w:bCs/>
    </w:rPr>
  </w:style>
  <w:style w:type="character" w:customStyle="1" w:styleId="CommentSubjectChar">
    <w:name w:val="Comment Subject Char"/>
    <w:basedOn w:val="CommentTextChar"/>
    <w:link w:val="CommentSubject"/>
    <w:uiPriority w:val="99"/>
    <w:semiHidden/>
    <w:rsid w:val="00717D55"/>
    <w:rPr>
      <w:b/>
      <w:bCs/>
      <w:sz w:val="20"/>
      <w:szCs w:val="20"/>
    </w:rPr>
  </w:style>
  <w:style w:type="paragraph" w:styleId="BalloonText">
    <w:name w:val="Balloon Text"/>
    <w:basedOn w:val="Normal"/>
    <w:link w:val="BalloonTextChar"/>
    <w:uiPriority w:val="99"/>
    <w:semiHidden/>
    <w:unhideWhenUsed/>
    <w:rsid w:val="00717D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7D5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037</Words>
  <Characters>5912</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ya</dc:creator>
  <cp:keywords/>
  <dc:description/>
  <cp:lastModifiedBy>Tiya</cp:lastModifiedBy>
  <cp:revision>4</cp:revision>
  <dcterms:created xsi:type="dcterms:W3CDTF">2020-01-30T04:22:00Z</dcterms:created>
  <dcterms:modified xsi:type="dcterms:W3CDTF">2020-01-30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z5Z8CH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